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35A1180" w14:textId="2EE72EE0" w:rsidR="0046686D" w:rsidRPr="00D44ADA" w:rsidRDefault="001C75AB">
      <w:pPr>
        <w:rPr>
          <w:b/>
          <w:sz w:val="28"/>
        </w:rPr>
      </w:pPr>
      <w:r w:rsidRPr="00D44ADA">
        <w:rPr>
          <w:b/>
          <w:sz w:val="28"/>
        </w:rPr>
        <w:t>WoW glute</w:t>
      </w:r>
      <w:r w:rsidR="00000FDE">
        <w:rPr>
          <w:b/>
          <w:sz w:val="28"/>
        </w:rPr>
        <w:t xml:space="preserve">n sensitivity consumers </w:t>
      </w:r>
      <w:bookmarkStart w:id="0" w:name="_GoBack"/>
      <w:bookmarkEnd w:id="0"/>
    </w:p>
    <w:p w14:paraId="196F4D16" w14:textId="77777777" w:rsidR="001C75AB" w:rsidRDefault="001C75AB">
      <w:r>
        <w:fldChar w:fldCharType="begin">
          <w:fldData xml:space="preserve">PEVuZE5vdGU+PENpdGU+PEF1dGhvcj5BZ2VuY3k8L0F1dGhvcj48WWVhcj4yMDA5PC9ZZWFyPjxS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BZ2VuY3k8L0F1dGhvcj48WWVhcj4yMDA5PC9ZZWFyPjxS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-31)</w:t>
      </w:r>
      <w:r>
        <w:fldChar w:fldCharType="end"/>
      </w:r>
    </w:p>
    <w:p w14:paraId="68F62EE4" w14:textId="77777777" w:rsidR="001C75AB" w:rsidRDefault="001C75AB"/>
    <w:p w14:paraId="350284C8" w14:textId="601D8BF4" w:rsidR="001C75AB" w:rsidRPr="001C75AB" w:rsidRDefault="001C75AB" w:rsidP="001C75A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C75AB">
        <w:t>1.</w:t>
      </w:r>
      <w:r w:rsidRPr="001C75AB">
        <w:tab/>
        <w:t xml:space="preserve">Agency TFS. Consumer understanding of new labelling terms for foods marketed for people with gluten intolerance: Food standard agency; 2009 [Available from: </w:t>
      </w:r>
      <w:hyperlink r:id="rId5" w:history="1">
        <w:r w:rsidRPr="001C75AB">
          <w:rPr>
            <w:rStyle w:val="Hyperlink"/>
          </w:rPr>
          <w:t>https://www.food.gov.uk/sites/default/files/multimedia/pdfs/glutenintol.pdf</w:t>
        </w:r>
      </w:hyperlink>
      <w:r w:rsidRPr="001C75AB">
        <w:t>.</w:t>
      </w:r>
    </w:p>
    <w:p w14:paraId="5F404984" w14:textId="77777777" w:rsidR="001C75AB" w:rsidRPr="001C75AB" w:rsidRDefault="001C75AB" w:rsidP="001C75AB">
      <w:pPr>
        <w:pStyle w:val="EndNoteBibliography"/>
        <w:spacing w:after="0"/>
      </w:pPr>
      <w:r w:rsidRPr="001C75AB">
        <w:t>2.</w:t>
      </w:r>
      <w:r w:rsidRPr="001C75AB">
        <w:tab/>
        <w:t>Aziz I, Lewis NR, Hadjivassiliou M, Winfield SN, Rugg N, Kelsall A, et al. A UK study assessing the population prevalence of self-reported gluten sensitivity and referral characteristics to secondary care. European journal of gastroenterology &amp; hepatology. 2014;26(1):33-9.</w:t>
      </w:r>
    </w:p>
    <w:p w14:paraId="0812BFD7" w14:textId="77777777" w:rsidR="001C75AB" w:rsidRPr="001C75AB" w:rsidRDefault="001C75AB" w:rsidP="001C75AB">
      <w:pPr>
        <w:pStyle w:val="EndNoteBibliography"/>
        <w:spacing w:after="0"/>
      </w:pPr>
      <w:r w:rsidRPr="001C75AB">
        <w:t>3.</w:t>
      </w:r>
      <w:r w:rsidRPr="001C75AB">
        <w:tab/>
        <w:t>Biagi F, Bianchi PI, Marchese A, Trotta L, Vattiato C, Balduzzi D, et al. A score that verifies adherence to a gluten-free diet: a cross-sectional, multicentre validation in real clinical life. British Journal of Nutrition. 2012;108(10):1884-8.</w:t>
      </w:r>
    </w:p>
    <w:p w14:paraId="38920669" w14:textId="77777777" w:rsidR="001C75AB" w:rsidRPr="001C75AB" w:rsidRDefault="001C75AB" w:rsidP="001C75AB">
      <w:pPr>
        <w:pStyle w:val="EndNoteBibliography"/>
        <w:spacing w:after="0"/>
      </w:pPr>
      <w:r w:rsidRPr="001C75AB">
        <w:t>4.</w:t>
      </w:r>
      <w:r w:rsidRPr="001C75AB">
        <w:tab/>
        <w:t>Biesiekierski JR, Newnham ED, Irving PM, Barrett JS, Haines M, Doecke JD, et al. Gluten causes gastrointestinal symptoms in subjects without celiac disease: a double-blind randomized placebo-controlled trial. The American journal of gastroenterology. 2011;106(3):508-14.</w:t>
      </w:r>
    </w:p>
    <w:p w14:paraId="63B3A424" w14:textId="77777777" w:rsidR="001C75AB" w:rsidRPr="001C75AB" w:rsidRDefault="001C75AB" w:rsidP="001C75AB">
      <w:pPr>
        <w:pStyle w:val="EndNoteBibliography"/>
        <w:spacing w:after="0"/>
      </w:pPr>
      <w:r w:rsidRPr="001C75AB">
        <w:t>5.</w:t>
      </w:r>
      <w:r w:rsidRPr="001C75AB">
        <w:tab/>
        <w:t>Biesiekierski JR, Newnham ED, Shepherd SJ, Muir JG, Gibson PR. Characterization of adults with a self-diagnosis of nonceliac gluten sensitivity. Nutrition in Clinical Practice. 2014;29(4):504-9.</w:t>
      </w:r>
    </w:p>
    <w:p w14:paraId="05DF103F" w14:textId="77777777" w:rsidR="001C75AB" w:rsidRPr="001C75AB" w:rsidRDefault="001C75AB" w:rsidP="001C75AB">
      <w:pPr>
        <w:pStyle w:val="EndNoteBibliography"/>
        <w:spacing w:after="0"/>
      </w:pPr>
      <w:r w:rsidRPr="001C75AB">
        <w:t>6.</w:t>
      </w:r>
      <w:r w:rsidRPr="001C75AB">
        <w:tab/>
        <w:t>Biesiekierski JR, Peters SL, Newnham ED, Rosella O, Muir JG, Gibson PR. No effects of gluten in patients with self-reported non-celiac gluten sensitivity after dietary reduction of fermentable, poorly absorbed, short-chain carbohydrates. Gastroenterology. 2013;145(2):320-8. e3.</w:t>
      </w:r>
    </w:p>
    <w:p w14:paraId="51B5C865" w14:textId="77777777" w:rsidR="001C75AB" w:rsidRPr="001C75AB" w:rsidRDefault="001C75AB" w:rsidP="001C75AB">
      <w:pPr>
        <w:pStyle w:val="EndNoteBibliography"/>
        <w:spacing w:after="0"/>
      </w:pPr>
      <w:r w:rsidRPr="001C75AB">
        <w:t>7.</w:t>
      </w:r>
      <w:r w:rsidRPr="001C75AB">
        <w:tab/>
        <w:t>Cabrera-Chávez F, Dezar GV, Islas-Zamorano AP, Espinoza-Alderete JG, Vergara-Jiménez MJ, Magaña-Ordorica D, et al. Prevalence of Self-Reported Gluten Sensitivity and Adherence to a Gluten-Free Diet in Argentinian Adult Population. Nutrients. 2017;9(1):81.</w:t>
      </w:r>
    </w:p>
    <w:p w14:paraId="3C2DFC03" w14:textId="77777777" w:rsidR="001C75AB" w:rsidRPr="001C75AB" w:rsidRDefault="001C75AB" w:rsidP="001C75AB">
      <w:pPr>
        <w:pStyle w:val="EndNoteBibliography"/>
        <w:spacing w:after="0"/>
      </w:pPr>
      <w:r w:rsidRPr="001C75AB">
        <w:t>8.</w:t>
      </w:r>
      <w:r w:rsidRPr="001C75AB">
        <w:tab/>
        <w:t>Capannolo A, Viscido A, Barkad MA, Valerii G, Ciccone F, Melideo D, et al. Non-Celiac gluten sensitivity among patients perceiving gluten-related symptoms. Digestion. 2015;92(1):8-13.</w:t>
      </w:r>
    </w:p>
    <w:p w14:paraId="77A25A68" w14:textId="77777777" w:rsidR="001C75AB" w:rsidRPr="001C75AB" w:rsidRDefault="001C75AB" w:rsidP="001C75AB">
      <w:pPr>
        <w:pStyle w:val="EndNoteBibliography"/>
        <w:spacing w:after="0"/>
      </w:pPr>
      <w:r w:rsidRPr="001C75AB">
        <w:t>9.</w:t>
      </w:r>
      <w:r w:rsidRPr="001C75AB">
        <w:tab/>
        <w:t>Czaja-Bulsa G. Non coeliac gluten sensitivity–A new disease with gluten intolerance. Clinical Nutrition. 2015;34(2):189-94.</w:t>
      </w:r>
    </w:p>
    <w:p w14:paraId="2432D992" w14:textId="77777777" w:rsidR="001C75AB" w:rsidRPr="001C75AB" w:rsidRDefault="001C75AB" w:rsidP="001C75AB">
      <w:pPr>
        <w:pStyle w:val="EndNoteBibliography"/>
        <w:spacing w:after="0"/>
      </w:pPr>
      <w:r w:rsidRPr="001C75AB">
        <w:t>10.</w:t>
      </w:r>
      <w:r w:rsidRPr="001C75AB">
        <w:tab/>
        <w:t>De Giorgio R, Volta U, Gibson PR. Sensitivity to wheat, gluten and FODMAPs in IBS: facts or fiction? Gut. 2015:gutjnl-2015-309757.</w:t>
      </w:r>
    </w:p>
    <w:p w14:paraId="23E086D3" w14:textId="77777777" w:rsidR="001C75AB" w:rsidRPr="001C75AB" w:rsidRDefault="001C75AB" w:rsidP="001C75AB">
      <w:pPr>
        <w:pStyle w:val="EndNoteBibliography"/>
        <w:spacing w:after="0"/>
      </w:pPr>
      <w:r w:rsidRPr="001C75AB">
        <w:t>11.</w:t>
      </w:r>
      <w:r w:rsidRPr="001C75AB">
        <w:tab/>
        <w:t>DEMMER RT. Prevalence of gluten-free diet adherence among individuals without celiac disease in the USA: results from the Continuous National Health and Nutrition Examination Survey 2009–2010. Scandinavian Journal of Gastroenterology. 2013;48:921-5.</w:t>
      </w:r>
    </w:p>
    <w:p w14:paraId="7CDFB961" w14:textId="77777777" w:rsidR="001C75AB" w:rsidRPr="001C75AB" w:rsidRDefault="001C75AB" w:rsidP="001C75AB">
      <w:pPr>
        <w:pStyle w:val="EndNoteBibliography"/>
        <w:spacing w:after="0"/>
      </w:pPr>
      <w:r w:rsidRPr="001C75AB">
        <w:t>12.</w:t>
      </w:r>
      <w:r w:rsidRPr="001C75AB">
        <w:tab/>
        <w:t>Di Sabatino A, Corazza GR. Nonceliac gluten sensitivity: sense or sensibility? Annals of internal medicine. 2012;156(4):309-11.</w:t>
      </w:r>
    </w:p>
    <w:p w14:paraId="240BD029" w14:textId="77777777" w:rsidR="001C75AB" w:rsidRPr="001C75AB" w:rsidRDefault="001C75AB" w:rsidP="001C75AB">
      <w:pPr>
        <w:pStyle w:val="EndNoteBibliography"/>
        <w:spacing w:after="0"/>
      </w:pPr>
      <w:r w:rsidRPr="001C75AB">
        <w:t>13.</w:t>
      </w:r>
      <w:r w:rsidRPr="001C75AB">
        <w:tab/>
        <w:t>Di Sabatino A, Volta U, Salvatore C, Biancheri P, Caio G, De Giorgio R, et al. Small amounts of gluten in subjects with suspected nonceliac gluten sensitivity: a randomized, double-blind, placebo-controlled, cross-over trial. Clinical Gastroenterology and Hepatology. 2015;13(9):1604-12. e3.</w:t>
      </w:r>
    </w:p>
    <w:p w14:paraId="64BCF3E0" w14:textId="77777777" w:rsidR="001C75AB" w:rsidRPr="001C75AB" w:rsidRDefault="001C75AB" w:rsidP="001C75AB">
      <w:pPr>
        <w:pStyle w:val="EndNoteBibliography"/>
        <w:spacing w:after="0"/>
      </w:pPr>
      <w:r w:rsidRPr="001C75AB">
        <w:lastRenderedPageBreak/>
        <w:t>14.</w:t>
      </w:r>
      <w:r w:rsidRPr="001C75AB">
        <w:tab/>
        <w:t>Ditah IC, Nadeau AM, Rubio-Tapia A, Marietta EV, Brantner TL, Camilleri MJ, et al. Trends and racial/ethnic disparities in gluten-sensitive problems in the United States: findings from the National Health and Nutrition Examination Surveys from 1988 to 2012. The American journal of gastroenterology. 2015;110(3):455-61.</w:t>
      </w:r>
    </w:p>
    <w:p w14:paraId="249C30F1" w14:textId="77777777" w:rsidR="001C75AB" w:rsidRPr="001C75AB" w:rsidRDefault="001C75AB" w:rsidP="001C75AB">
      <w:pPr>
        <w:pStyle w:val="EndNoteBibliography"/>
        <w:spacing w:after="0"/>
      </w:pPr>
      <w:r w:rsidRPr="001C75AB">
        <w:t>15.</w:t>
      </w:r>
      <w:r w:rsidRPr="001C75AB">
        <w:tab/>
        <w:t>Golley S, Corsini N, Topping D, Morell M, Mohr P. Motivations for avoiding wheat consumption in Australia: results from a population survey. Public health nutrition. 2015;18(3):490-9.</w:t>
      </w:r>
    </w:p>
    <w:p w14:paraId="18D76CB6" w14:textId="77777777" w:rsidR="001C75AB" w:rsidRPr="001C75AB" w:rsidRDefault="001C75AB" w:rsidP="001C75AB">
      <w:pPr>
        <w:pStyle w:val="EndNoteBibliography"/>
        <w:spacing w:after="0"/>
      </w:pPr>
      <w:r w:rsidRPr="001C75AB">
        <w:t>16.</w:t>
      </w:r>
      <w:r w:rsidRPr="001C75AB">
        <w:tab/>
        <w:t>Hadjivassiliou M, Sanders DS, Grünewald RA, Woodroofe N, Boscolo S, Aeschlimann D. Gluten sensitivity: from gut to brain. The Lancet Neurology. 2010;9(3):318-30.</w:t>
      </w:r>
    </w:p>
    <w:p w14:paraId="08760EC6" w14:textId="77777777" w:rsidR="001C75AB" w:rsidRPr="001C75AB" w:rsidRDefault="001C75AB" w:rsidP="001C75AB">
      <w:pPr>
        <w:pStyle w:val="EndNoteBibliography"/>
        <w:spacing w:after="0"/>
      </w:pPr>
      <w:r w:rsidRPr="001C75AB">
        <w:t>17.</w:t>
      </w:r>
      <w:r w:rsidRPr="001C75AB">
        <w:tab/>
        <w:t>Husby S, Murray J. Non-celiac gluten hypersensitivity: What is all the fuss about? F1000prime reports. 2015;7.</w:t>
      </w:r>
    </w:p>
    <w:p w14:paraId="752A9186" w14:textId="77777777" w:rsidR="001C75AB" w:rsidRPr="001C75AB" w:rsidRDefault="001C75AB" w:rsidP="001C75AB">
      <w:pPr>
        <w:pStyle w:val="EndNoteBibliography"/>
        <w:spacing w:after="0"/>
      </w:pPr>
      <w:r w:rsidRPr="001C75AB">
        <w:t>18.</w:t>
      </w:r>
      <w:r w:rsidRPr="001C75AB">
        <w:tab/>
        <w:t>Leonard MM, Sapone A, Catassi C, Fasano A. Celiac disease and nonceliac gluten sensitivity: A review. JAMA. 2017;318(7):647-56.</w:t>
      </w:r>
    </w:p>
    <w:p w14:paraId="76765CE9" w14:textId="77777777" w:rsidR="001C75AB" w:rsidRPr="001C75AB" w:rsidRDefault="001C75AB" w:rsidP="001C75AB">
      <w:pPr>
        <w:pStyle w:val="EndNoteBibliography"/>
        <w:spacing w:after="0"/>
      </w:pPr>
      <w:r w:rsidRPr="001C75AB">
        <w:t>19.</w:t>
      </w:r>
      <w:r w:rsidRPr="001C75AB">
        <w:tab/>
        <w:t>Mooney P, Aziz I, Sanders D. Non‐celiac gluten sensitivity: clinical relevance and recommendations for future research. Neurogastroenterology &amp; Motility. 2013;25(11):864-71.</w:t>
      </w:r>
    </w:p>
    <w:p w14:paraId="3244F9C5" w14:textId="77777777" w:rsidR="001C75AB" w:rsidRPr="001C75AB" w:rsidRDefault="001C75AB" w:rsidP="001C75AB">
      <w:pPr>
        <w:pStyle w:val="EndNoteBibliography"/>
        <w:spacing w:after="0"/>
      </w:pPr>
      <w:r w:rsidRPr="001C75AB">
        <w:t>20.</w:t>
      </w:r>
      <w:r w:rsidRPr="001C75AB">
        <w:tab/>
        <w:t>Nash DT, Slutzky AR. Gluten sensitivity: new epidemic or new myth? Proceedings (Baylor University Medical Center). 2014;27(4):377.</w:t>
      </w:r>
    </w:p>
    <w:p w14:paraId="6B2D92C4" w14:textId="77777777" w:rsidR="001C75AB" w:rsidRPr="001C75AB" w:rsidRDefault="001C75AB" w:rsidP="001C75AB">
      <w:pPr>
        <w:pStyle w:val="EndNoteBibliography"/>
        <w:spacing w:after="0"/>
      </w:pPr>
      <w:r w:rsidRPr="001C75AB">
        <w:t>21.</w:t>
      </w:r>
      <w:r w:rsidRPr="001C75AB">
        <w:tab/>
        <w:t>Nijeboer P, Bontkes HJ, Mulder CJ, Bouma G. Non-celiac gluten sensitivity. Is it in the gluten or the grain? Journal of Gastrointestinal &amp; Liver Diseases. 2013;22(4).</w:t>
      </w:r>
    </w:p>
    <w:p w14:paraId="4B08AF4D" w14:textId="77777777" w:rsidR="001C75AB" w:rsidRPr="001C75AB" w:rsidRDefault="001C75AB" w:rsidP="001C75AB">
      <w:pPr>
        <w:pStyle w:val="EndNoteBibliography"/>
        <w:spacing w:after="0"/>
      </w:pPr>
      <w:r w:rsidRPr="001C75AB">
        <w:t>22.</w:t>
      </w:r>
      <w:r w:rsidRPr="001C75AB">
        <w:tab/>
        <w:t>Ontiveros N, López-Gallardo JA, Vergara-Jiménez MJ, Cabrera-Chávez F. Self-reported prevalence of symptomatic adverse reactions to gluten and adherence to gluten-free diet in an adult mexican population. Nutrients. 2015;7(7):6000-15.</w:t>
      </w:r>
    </w:p>
    <w:p w14:paraId="485730AF" w14:textId="77777777" w:rsidR="001C75AB" w:rsidRPr="001C75AB" w:rsidRDefault="001C75AB" w:rsidP="001C75AB">
      <w:pPr>
        <w:pStyle w:val="EndNoteBibliography"/>
        <w:spacing w:after="0"/>
      </w:pPr>
      <w:r w:rsidRPr="001C75AB">
        <w:t>23.</w:t>
      </w:r>
      <w:r w:rsidRPr="001C75AB">
        <w:tab/>
        <w:t>Pietzak M. Celiac disease, wheat allergy, and gluten sensitivity: when gluten free is not a fad. Journal of Parenteral and Enteral Nutrition. 2012;36(1_suppl):68S-75S.</w:t>
      </w:r>
    </w:p>
    <w:p w14:paraId="18938671" w14:textId="77777777" w:rsidR="001C75AB" w:rsidRPr="001C75AB" w:rsidRDefault="001C75AB" w:rsidP="001C75AB">
      <w:pPr>
        <w:pStyle w:val="EndNoteBibliography"/>
        <w:spacing w:after="0"/>
      </w:pPr>
      <w:r w:rsidRPr="001C75AB">
        <w:t>24.</w:t>
      </w:r>
      <w:r w:rsidRPr="001C75AB">
        <w:tab/>
        <w:t>Saba A, Vassallo M, Shepherd R, Lampila P, Arvola A, Dean M, et al. Country-wise differences in perception of health-related messages in cereal-based food products. Food Quality and Preference. 2010;21(4):385-93.</w:t>
      </w:r>
    </w:p>
    <w:p w14:paraId="259E93A1" w14:textId="77777777" w:rsidR="001C75AB" w:rsidRPr="001C75AB" w:rsidRDefault="001C75AB" w:rsidP="001C75AB">
      <w:pPr>
        <w:pStyle w:val="EndNoteBibliography"/>
        <w:spacing w:after="0"/>
      </w:pPr>
      <w:r w:rsidRPr="001C75AB">
        <w:t>25.</w:t>
      </w:r>
      <w:r w:rsidRPr="001C75AB">
        <w:tab/>
        <w:t>Sainsbury K, Mullan B. Measuring beliefs about gluten free diet adherence in adult coeliac disease using the theory of planned behaviour. Appetite. 2011;56(2):476-83.</w:t>
      </w:r>
    </w:p>
    <w:p w14:paraId="3A45AC60" w14:textId="77777777" w:rsidR="001C75AB" w:rsidRPr="001C75AB" w:rsidRDefault="001C75AB" w:rsidP="001C75AB">
      <w:pPr>
        <w:pStyle w:val="EndNoteBibliography"/>
        <w:spacing w:after="0"/>
      </w:pPr>
      <w:r w:rsidRPr="001C75AB">
        <w:t>26.</w:t>
      </w:r>
      <w:r w:rsidRPr="001C75AB">
        <w:tab/>
        <w:t>Sainsbury K, Mullan B, Sharpe L. Gluten free diet adherence in coeliac disease. The role of psychological symptoms in bridging the intention–behaviour gap. Appetite. 2013;61:52-8.</w:t>
      </w:r>
    </w:p>
    <w:p w14:paraId="581FA778" w14:textId="77777777" w:rsidR="001C75AB" w:rsidRPr="001C75AB" w:rsidRDefault="001C75AB" w:rsidP="001C75AB">
      <w:pPr>
        <w:pStyle w:val="EndNoteBibliography"/>
        <w:spacing w:after="0"/>
      </w:pPr>
      <w:r w:rsidRPr="001C75AB">
        <w:t>27.</w:t>
      </w:r>
      <w:r w:rsidRPr="001C75AB">
        <w:tab/>
        <w:t>Stevenson JC, Rankin-Sunter K, Maki C, Bruna S, Mosher M, Barrett CE. Community Based Pilot Study of Diagnostic Paths to the Gluten Free Diet. International Journal of Celiac Disease. 2015;3(1):17-24.</w:t>
      </w:r>
    </w:p>
    <w:p w14:paraId="552535CF" w14:textId="77777777" w:rsidR="001C75AB" w:rsidRPr="001C75AB" w:rsidRDefault="001C75AB" w:rsidP="001C75AB">
      <w:pPr>
        <w:pStyle w:val="EndNoteBibliography"/>
        <w:spacing w:after="0"/>
      </w:pPr>
      <w:r w:rsidRPr="001C75AB">
        <w:t>28.</w:t>
      </w:r>
      <w:r w:rsidRPr="001C75AB">
        <w:tab/>
        <w:t>van Gils T, Nijeboer P, IJssennagger CE, Sanders DS, Mulder CJ, Bouma G. Prevalence and characterization of self-reported gluten sensitivity in The Netherlands. Nutrients. 2016;8(11):714.</w:t>
      </w:r>
    </w:p>
    <w:p w14:paraId="584A50E2" w14:textId="77777777" w:rsidR="001C75AB" w:rsidRPr="001C75AB" w:rsidRDefault="001C75AB" w:rsidP="001C75AB">
      <w:pPr>
        <w:pStyle w:val="EndNoteBibliography"/>
        <w:spacing w:after="0"/>
      </w:pPr>
      <w:r w:rsidRPr="001C75AB">
        <w:t>29.</w:t>
      </w:r>
      <w:r w:rsidRPr="001C75AB">
        <w:tab/>
        <w:t>Vierk KA, Koehler KM, Fein SB, Street DA. Prevalence of self-reported food allergy in American adults and use of food labels. Journal of Allergy and Clinical Immunology. 2007;119(6):1504-10.</w:t>
      </w:r>
    </w:p>
    <w:p w14:paraId="4D0C3412" w14:textId="77777777" w:rsidR="001C75AB" w:rsidRPr="001C75AB" w:rsidRDefault="001C75AB" w:rsidP="001C75AB">
      <w:pPr>
        <w:pStyle w:val="EndNoteBibliography"/>
        <w:spacing w:after="0"/>
      </w:pPr>
      <w:r w:rsidRPr="001C75AB">
        <w:t>30.</w:t>
      </w:r>
      <w:r w:rsidRPr="001C75AB">
        <w:tab/>
        <w:t>Volta U, Bardella MT, Calabrò A, Troncone R, Corazza GR. An Italian prospective multicenter survey on patients suspected of having non-celiac gluten sensitivity. BMC medicine. 2014;12(1):85.</w:t>
      </w:r>
    </w:p>
    <w:p w14:paraId="7EFEAF4D" w14:textId="77777777" w:rsidR="001C75AB" w:rsidRPr="001C75AB" w:rsidRDefault="001C75AB" w:rsidP="001C75AB">
      <w:pPr>
        <w:pStyle w:val="EndNoteBibliography"/>
      </w:pPr>
      <w:r w:rsidRPr="001C75AB">
        <w:t>31.</w:t>
      </w:r>
      <w:r w:rsidRPr="001C75AB">
        <w:tab/>
        <w:t>Wu JH, Neal B, Trevena H, Crino M, Stuart-Smith W, Faulkner-Hogg K, et al. Are gluten-free foods healthier than non-gluten-free foods? An evaluation of supermarket products in Australia. British Journal of Nutrition. 2015;114(3):448-54.</w:t>
      </w:r>
    </w:p>
    <w:p w14:paraId="1C3EB8FD" w14:textId="711D41F8" w:rsidR="001C75AB" w:rsidRDefault="001C75AB">
      <w:r>
        <w:lastRenderedPageBreak/>
        <w:fldChar w:fldCharType="end"/>
      </w:r>
    </w:p>
    <w:sectPr w:rsidR="001C75A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waexd5a9d2doe0xwp5wxxrxf59pp0sdxtz&quot;&gt;Ednote_WoW gluten sensitivity consumers _ NOCEBO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5E664F"/>
    <w:rsid w:val="00000FDE"/>
    <w:rsid w:val="001C75AB"/>
    <w:rsid w:val="0046686D"/>
    <w:rsid w:val="005E664F"/>
    <w:rsid w:val="00B67270"/>
    <w:rsid w:val="00D44ADA"/>
    <w:rsid w:val="00D47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52F07C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ajorHAnsi" w:eastAsiaTheme="minorHAnsi" w:hAnsiTheme="majorHAnsi" w:cstheme="minorBidi"/>
        <w:sz w:val="24"/>
        <w:szCs w:val="24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72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C75AB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75AB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1C75AB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75AB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1C75A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C75AB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ajorHAnsi" w:eastAsiaTheme="minorHAnsi" w:hAnsiTheme="majorHAnsi" w:cstheme="minorBidi"/>
        <w:sz w:val="24"/>
        <w:szCs w:val="24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72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C75AB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75AB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1C75AB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75AB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1C75A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C75AB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www.food.gov.uk/sites/default/files/multimedia/pdfs/glutenintol.pdf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angepast 2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73</Words>
  <Characters>5550</Characters>
  <Application>Microsoft Macintosh Word</Application>
  <DocSecurity>0</DocSecurity>
  <Lines>46</Lines>
  <Paragraphs>13</Paragraphs>
  <ScaleCrop>false</ScaleCrop>
  <Company/>
  <LinksUpToDate>false</LinksUpToDate>
  <CharactersWithSpaces>65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sen, Stijn (Stud. FHML / SCI / Alumni)</dc:creator>
  <cp:keywords/>
  <dc:description/>
  <cp:lastModifiedBy>Fred Brouns</cp:lastModifiedBy>
  <cp:revision>6</cp:revision>
  <dcterms:created xsi:type="dcterms:W3CDTF">2017-11-10T17:27:00Z</dcterms:created>
  <dcterms:modified xsi:type="dcterms:W3CDTF">2017-11-10T18:29:00Z</dcterms:modified>
</cp:coreProperties>
</file>